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51E5" w:rsidRDefault="00D251E5" w:rsidP="00D251E5">
      <w:pPr>
        <w:rPr>
          <w:rFonts w:ascii="Times New Roman" w:hAnsi="Times New Roman"/>
          <w:b/>
          <w:u w:val="single"/>
          <w:lang w:val="en-US"/>
        </w:rPr>
      </w:pPr>
      <w:r w:rsidRPr="004712D2">
        <w:rPr>
          <w:rFonts w:ascii="Times New Roman" w:hAnsi="Times New Roman"/>
          <w:b/>
          <w:u w:val="single"/>
          <w:lang w:val="en-US"/>
        </w:rPr>
        <w:t xml:space="preserve">Table S1: Most abundant genera on the skin metagenomic datasets </w:t>
      </w:r>
    </w:p>
    <w:p w:rsidR="00D251E5" w:rsidRPr="004712D2" w:rsidRDefault="00D251E5" w:rsidP="00D251E5">
      <w:pPr>
        <w:rPr>
          <w:rFonts w:ascii="Times New Roman" w:hAnsi="Times New Roman"/>
          <w:u w:val="single"/>
          <w:lang w:val="en-US"/>
        </w:rPr>
      </w:pPr>
      <w:r w:rsidRPr="004E71EE">
        <w:rPr>
          <w:rFonts w:ascii="Times New Roman" w:hAnsi="Times New Roman"/>
        </w:rPr>
        <w:t xml:space="preserve">Relative distribution of the 16 most detected genera in the skin metagenomes using the </w:t>
      </w:r>
      <w:proofErr w:type="gramStart"/>
      <w:r w:rsidRPr="004E71EE">
        <w:rPr>
          <w:rFonts w:ascii="Times New Roman" w:hAnsi="Times New Roman"/>
        </w:rPr>
        <w:t>Lowest</w:t>
      </w:r>
      <w:proofErr w:type="gramEnd"/>
      <w:r w:rsidRPr="004E71EE">
        <w:rPr>
          <w:rFonts w:ascii="Times New Roman" w:hAnsi="Times New Roman"/>
        </w:rPr>
        <w:t xml:space="preserve"> common ancestor approach.</w:t>
      </w:r>
      <w:r w:rsidRPr="004E71EE">
        <w:rPr>
          <w:rFonts w:ascii="Times New Roman" w:hAnsi="Times New Roman"/>
          <w:b/>
        </w:rPr>
        <w:t xml:space="preserve"> </w:t>
      </w:r>
      <w:r w:rsidRPr="004E71EE">
        <w:rPr>
          <w:rFonts w:ascii="Times New Roman" w:hAnsi="Times New Roman"/>
        </w:rPr>
        <w:t xml:space="preserve">Data were normalized with the total of annotated sequences. + </w:t>
      </w:r>
      <w:proofErr w:type="gramStart"/>
      <w:r w:rsidRPr="004E71EE">
        <w:rPr>
          <w:rFonts w:ascii="Times New Roman" w:hAnsi="Times New Roman"/>
        </w:rPr>
        <w:t>symbolize</w:t>
      </w:r>
      <w:proofErr w:type="gramEnd"/>
      <w:r w:rsidRPr="004E71EE">
        <w:rPr>
          <w:rFonts w:ascii="Times New Roman" w:hAnsi="Times New Roman"/>
        </w:rPr>
        <w:t xml:space="preserve"> the detection in </w:t>
      </w:r>
      <w:proofErr w:type="spellStart"/>
      <w:r w:rsidRPr="004E71EE">
        <w:rPr>
          <w:rFonts w:ascii="Times New Roman" w:hAnsi="Times New Roman"/>
        </w:rPr>
        <w:t>rrs</w:t>
      </w:r>
      <w:proofErr w:type="spellEnd"/>
      <w:r w:rsidRPr="004E71EE">
        <w:rPr>
          <w:rFonts w:ascii="Times New Roman" w:hAnsi="Times New Roman"/>
        </w:rPr>
        <w:t>- based studies, - the absence ; then the publication associated.</w:t>
      </w:r>
    </w:p>
    <w:tbl>
      <w:tblPr>
        <w:tblW w:w="8440" w:type="dxa"/>
        <w:tblInd w:w="55" w:type="dxa"/>
        <w:tblCellMar>
          <w:left w:w="70" w:type="dxa"/>
          <w:right w:w="70" w:type="dxa"/>
        </w:tblCellMar>
        <w:tblLook w:val="04A0" w:firstRow="1" w:lastRow="0" w:firstColumn="1" w:lastColumn="0" w:noHBand="0" w:noVBand="1"/>
      </w:tblPr>
      <w:tblGrid>
        <w:gridCol w:w="2540"/>
        <w:gridCol w:w="1600"/>
        <w:gridCol w:w="1700"/>
        <w:gridCol w:w="1300"/>
        <w:gridCol w:w="1300"/>
      </w:tblGrid>
      <w:tr w:rsidR="00D251E5" w:rsidRPr="004712D2" w:rsidTr="00EB1078">
        <w:trPr>
          <w:trHeight w:val="1520"/>
        </w:trPr>
        <w:tc>
          <w:tcPr>
            <w:tcW w:w="254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gramStart"/>
            <w:r w:rsidRPr="004712D2">
              <w:rPr>
                <w:rFonts w:ascii="Times New Roman" w:eastAsia="Times New Roman" w:hAnsi="Times New Roman"/>
                <w:color w:val="000000"/>
                <w:lang w:val="en-US" w:eastAsia="fr-FR"/>
              </w:rPr>
              <w:t>genus</w:t>
            </w:r>
            <w:proofErr w:type="gramEnd"/>
          </w:p>
        </w:tc>
        <w:tc>
          <w:tcPr>
            <w:tcW w:w="1600" w:type="dxa"/>
            <w:tcBorders>
              <w:top w:val="single" w:sz="4" w:space="0" w:color="auto"/>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Relative frequency in individual n°1 (%)</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Relative frequency in individual n°2 (%)</w:t>
            </w:r>
          </w:p>
        </w:tc>
        <w:tc>
          <w:tcPr>
            <w:tcW w:w="2600" w:type="dxa"/>
            <w:gridSpan w:val="2"/>
            <w:tcBorders>
              <w:top w:val="single" w:sz="4" w:space="0" w:color="auto"/>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 xml:space="preserve">Detection in </w:t>
            </w:r>
            <w:proofErr w:type="spellStart"/>
            <w:r w:rsidRPr="004712D2">
              <w:rPr>
                <w:rFonts w:ascii="Times New Roman" w:eastAsia="Times New Roman" w:hAnsi="Times New Roman"/>
                <w:i/>
                <w:color w:val="000000"/>
                <w:lang w:val="en-US" w:eastAsia="fr-FR"/>
              </w:rPr>
              <w:t>rrs</w:t>
            </w:r>
            <w:proofErr w:type="spellEnd"/>
            <w:r w:rsidRPr="004712D2">
              <w:rPr>
                <w:rFonts w:ascii="Times New Roman" w:eastAsia="Times New Roman" w:hAnsi="Times New Roman"/>
                <w:color w:val="000000"/>
                <w:lang w:val="en-US" w:eastAsia="fr-FR"/>
              </w:rPr>
              <w:t>-based studies</w:t>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Corynebacterium</w:t>
            </w:r>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38,98  ±1,69</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31,83 ±4,85</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10vj1sagni","properties":{"formattedCitation":"[3]","plainCitation":"[3]"},"citationItems":[{"id":104,"uris":["http://zotero.org/users/local/bZWIwdhM/items/HC9FP7P7","http://zotero.org/users/local/bZWIwdhM/items/4952N8JK"],"uri":["http://zotero.org/users/local/bZWIwdhM/items/HC9FP7P7","http://zotero.org/users/local/bZWIwdhM/items/4952N8JK"],"itemData":{"id":104,"type":"article-journal","title":"Bacterial Community Variation in Human Body Habitats Across Space and Time","container-title":"Science","page":"1694 -1697","volume":"326","issue":"5960","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author":[{"family":"Costello","given":"Elizabeth K."},{"family":"Lauber","given":"Christian L."},{"family":"Hamady","given":"Micah"},{"family":"Fierer","given":"Noah"},{"family":"Gordon","given":"Jeffrey I."},{"family":"Knight","given":"Rob"}],"issued":{"date-parts":[["2009",12,18]]}}}],"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3]</w:t>
            </w:r>
            <w:r w:rsidRPr="004712D2">
              <w:rPr>
                <w:rFonts w:ascii="Times New Roman" w:eastAsia="Times New Roman" w:hAnsi="Times New Roman"/>
                <w:color w:val="000000"/>
                <w:lang w:val="en-US" w:eastAsia="fr-FR"/>
              </w:rPr>
              <w:fldChar w:fldCharType="end"/>
            </w:r>
          </w:p>
        </w:tc>
      </w:tr>
      <w:tr w:rsidR="00D251E5" w:rsidRPr="004712D2" w:rsidTr="00EB1078">
        <w:trPr>
          <w:trHeight w:val="6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Propionibacterium</w:t>
            </w:r>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7,92 ±0,98</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38,37 ±5,05</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UGMCGTDq","properties":{"formattedCitation":"[3]","plainCitation":"[3]"},"citationItems":[{"id":104,"uris":["http://zotero.org/users/local/bZWIwdhM/items/HC9FP7P7","http://zotero.org/users/local/bZWIwdhM/items/4952N8JK"],"uri":["http://zotero.org/users/local/bZWIwdhM/items/HC9FP7P7","http://zotero.org/users/local/bZWIwdhM/items/4952N8JK"],"itemData":{"id":104,"type":"article-journal","title":"Bacterial Community Variation in Human Body Habitats Across Space and Time","container-title":"Science","page":"1694 -1697","volume":"326","issue":"5960","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author":[{"family":"Costello","given":"Elizabeth K."},{"family":"Lauber","given":"Christian L."},{"family":"Hamady","given":"Micah"},{"family":"Fierer","given":"Noah"},{"family":"Gordon","given":"Jeffrey I."},{"family":"Knight","given":"Rob"}],"issued":{"date-parts":[["2009",12,18]]}}}],"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3]</w:t>
            </w:r>
            <w:r w:rsidRPr="004712D2">
              <w:rPr>
                <w:rFonts w:ascii="Times New Roman" w:eastAsia="Times New Roman" w:hAnsi="Times New Roman"/>
                <w:color w:val="000000"/>
                <w:lang w:val="en-US" w:eastAsia="fr-FR"/>
              </w:rPr>
              <w:fldChar w:fldCharType="end"/>
            </w:r>
          </w:p>
        </w:tc>
      </w:tr>
      <w:tr w:rsidR="00D251E5" w:rsidRPr="004712D2" w:rsidTr="00EB1078">
        <w:trPr>
          <w:trHeight w:val="6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Staphylococcus</w:t>
            </w:r>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33,3 ±3,66</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13,42 ±0,98</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sgM2m7Pi","properties":{"formattedCitation":"[3]","plainCitation":"[3]"},"citationItems":[{"id":104,"uris":["http://zotero.org/users/local/bZWIwdhM/items/HC9FP7P7","http://zotero.org/users/local/bZWIwdhM/items/4952N8JK"],"uri":["http://zotero.org/users/local/bZWIwdhM/items/HC9FP7P7","http://zotero.org/users/local/bZWIwdhM/items/4952N8JK"],"itemData":{"id":104,"type":"article-journal","title":"Bacterial Community Variation in Human Body Habitats Across Space and Time","container-title":"Science","page":"1694 -1697","volume":"326","issue":"5960","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author":[{"family":"Costello","given":"Elizabeth K."},{"family":"Lauber","given":"Christian L."},{"family":"Hamady","given":"Micah"},{"family":"Fierer","given":"Noah"},{"family":"Gordon","given":"Jeffrey I."},{"family":"Knight","given":"Rob"}],"issued":{"date-parts":[["2009",12,18]]}}}],"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3]</w:t>
            </w:r>
            <w:r w:rsidRPr="004712D2">
              <w:rPr>
                <w:rFonts w:ascii="Times New Roman" w:eastAsia="Times New Roman" w:hAnsi="Times New Roman"/>
                <w:color w:val="000000"/>
                <w:lang w:val="en-US" w:eastAsia="fr-FR"/>
              </w:rPr>
              <w:fldChar w:fldCharType="end"/>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Brevibacterium</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57 ±0,50</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1 ±0,06</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duidqis5a","properties":{"formattedCitation":"[6]","plainCitation":"[6]"},"citationItems":[{"id":101,"uris":["http://zotero.org/users/local/bZWIwdhM/items/QCU4V8GT"],"uri":["http://zotero.org/users/local/bZWIwdhM/items/QCU4V8GT"],"itemData":{"id":101,"type":"article-journal","title":"Molecular analysis of human forearm superficial skin bacterial biota","container-title":"Proceedings of the National Academy of Sciences","page":"2927 -2932","volume":"104","issue":"8","abstract":"The microbial ecology of human skin is complex, but little is known about its species composition. We examined the diversity of the skin biota from the superficial volar left and right forearms in six healthy subjects using broad-range small subunit rRNA genes (16S rDNA) PCR-based sequencing of randomly selected clones. For the initial 1,221 clones analyzed, 182 species-level operational taxonomic units (SLOTUs) belonging to eight phyla were identified, estimated as 74.0% [95% confidence interval (C.I.), ≈64.8–77.9%] of the SLOTUs in this ecosystem; 48.0 ± 12.2 SLOTUs were found in each subject. Three phyla (Actinobacteria, Firmicutes, and Proteobacteria) accounted for 94.6% of the clones. Most (85.3%) of the bacterial sequences corresponded to known and cultivated species, but 98 (8.0%) clones, comprising 30 phylotypes, had &lt;97% similarity to prior database sequences. Only 6 (6.6%) of the 91 genera and 4 (2.2%) of the 182 SLOTUs, respectively, were found in all six subjects. Analysis of 817 clones obtained 8–10 months later from four subjects showed additional phyla (numbering 2), genera (numbering 28), and SLOTUs (numbering 65). Only four (3.4%) of the 119 genera (Propionibacteria, Corynebacteria, Staphylococcus, and Streptococcus) were observed in each subject tested twice, but these genera represented 54.4% of all clones. These results show that the bacterial biota in normal superficial skin is highly diverse, with few well conserved and well represented genera, but otherwise low-level interpersonal consensus.","DOI":"10.1073/pnas.0607077104","author":[{"family":"Gao","given":"Zhan"},{"family":"Tseng","given":"Chi-hong"},{"family":"Pei","given":"Zhiheng"},{"family":"Blaser","given":"Martin J."}],"issued":{"date-parts":[["2007",2,20]]}}}],"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6]</w:t>
            </w:r>
            <w:r w:rsidRPr="004712D2">
              <w:rPr>
                <w:rFonts w:ascii="Times New Roman" w:eastAsia="Times New Roman" w:hAnsi="Times New Roman"/>
                <w:color w:val="000000"/>
                <w:lang w:val="en-US" w:eastAsia="fr-FR"/>
              </w:rPr>
              <w:fldChar w:fldCharType="end"/>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Rothia</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43 ±0,01</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6 ±0,00</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HDSOUUPi","properties":{"formattedCitation":"[6]","plainCitation":"[6]"},"citationItems":[{"id":101,"uris":["http://zotero.org/users/local/bZWIwdhM/items/QCU4V8GT"],"uri":["http://zotero.org/users/local/bZWIwdhM/items/QCU4V8GT"],"itemData":{"id":101,"type":"article-journal","title":"Molecular analysis of human forearm superficial skin bacterial biota","container-title":"Proceedings of the National Academy of Sciences","page":"2927 -2932","volume":"104","issue":"8","abstract":"The microbial ecology of human skin is complex, but little is known about its species composition. We examined the diversity of the skin biota from the superficial volar left and right forearms in six healthy subjects using broad-range small subunit rRNA genes (16S rDNA) PCR-based sequencing of randomly selected clones. For the initial 1,221 clones analyzed, 182 species-level operational taxonomic units (SLOTUs) belonging to eight phyla were identified, estimated as 74.0% [95% confidence interval (C.I.), ≈64.8–77.9%] of the SLOTUs in this ecosystem; 48.0 ± 12.2 SLOTUs were found in each subject. Three phyla (Actinobacteria, Firmicutes, and Proteobacteria) accounted for 94.6% of the clones. Most (85.3%) of the bacterial sequences corresponded to known and cultivated species, but 98 (8.0%) clones, comprising 30 phylotypes, had &lt;97% similarity to prior database sequences. Only 6 (6.6%) of the 91 genera and 4 (2.2%) of the 182 SLOTUs, respectively, were found in all six subjects. Analysis of 817 clones obtained 8–10 months later from four subjects showed additional phyla (numbering 2), genera (numbering 28), and SLOTUs (numbering 65). Only four (3.4%) of the 119 genera (Propionibacteria, Corynebacteria, Staphylococcus, and Streptococcus) were observed in each subject tested twice, but these genera represented 54.4% of all clones. These results show that the bacterial biota in normal superficial skin is highly diverse, with few well conserved and well represented genera, but otherwise low-level interpersonal consensus.","DOI":"10.1073/pnas.0607077104","author":[{"family":"Gao","given":"Zhan"},{"family":"Tseng","given":"Chi-hong"},{"family":"Pei","given":"Zhiheng"},{"family":"Blaser","given":"Martin J."}],"issued":{"date-parts":[["2007",2,20]]}}}],"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6]</w:t>
            </w:r>
            <w:r w:rsidRPr="004712D2">
              <w:rPr>
                <w:rFonts w:ascii="Times New Roman" w:eastAsia="Times New Roman" w:hAnsi="Times New Roman"/>
                <w:color w:val="000000"/>
                <w:lang w:val="en-US" w:eastAsia="fr-FR"/>
              </w:rPr>
              <w:fldChar w:fldCharType="end"/>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Malassezia</w:t>
            </w:r>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28 ±0,08</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41 ±0,14</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 + Eukaryote</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 </w:t>
            </w:r>
          </w:p>
        </w:tc>
      </w:tr>
      <w:tr w:rsidR="00D251E5" w:rsidRPr="004712D2" w:rsidTr="00EB1078">
        <w:trPr>
          <w:trHeight w:val="5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Cupriavidus</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36 ±0,36</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 ±0,00</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 </w:t>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Streptococcus</w:t>
            </w:r>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32 ±0,19</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2 ±0,05</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GrxZQBqx","properties":{"formattedCitation":"[3]","plainCitation":"[3]"},"citationItems":[{"id":104,"uris":["http://zotero.org/users/local/bZWIwdhM/items/HC9FP7P7","http://zotero.org/users/local/bZWIwdhM/items/4952N8JK"],"uri":["http://zotero.org/users/local/bZWIwdhM/items/HC9FP7P7","http://zotero.org/users/local/bZWIwdhM/items/4952N8JK"],"itemData":{"id":104,"type":"article-journal","title":"Bacterial Community Variation in Human Body Habitats Across Space and Time","container-title":"Science","page":"1694 -1697","volume":"326","issue":"5960","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author":[{"family":"Costello","given":"Elizabeth K."},{"family":"Lauber","given":"Christian L."},{"family":"Hamady","given":"Micah"},{"family":"Fierer","given":"Noah"},{"family":"Gordon","given":"Jeffrey I."},{"family":"Knight","given":"Rob"}],"issued":{"date-parts":[["2009",12,18]]}}}],"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3]</w:t>
            </w:r>
            <w:r w:rsidRPr="004712D2">
              <w:rPr>
                <w:rFonts w:ascii="Times New Roman" w:eastAsia="Times New Roman" w:hAnsi="Times New Roman"/>
                <w:color w:val="000000"/>
                <w:lang w:val="en-US" w:eastAsia="fr-FR"/>
              </w:rPr>
              <w:fldChar w:fldCharType="end"/>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Anaerococcus</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2 ±0,04</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8 ±0,02</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BHxd45bc","properties":{"formattedCitation":"[3]","plainCitation":"[3]"},"citationItems":[{"id":104,"uris":["http://zotero.org/users/local/bZWIwdhM/items/HC9FP7P7","http://zotero.org/users/local/bZWIwdhM/items/4952N8JK"],"uri":["http://zotero.org/users/local/bZWIwdhM/items/HC9FP7P7","http://zotero.org/users/local/bZWIwdhM/items/4952N8JK"],"itemData":{"id":104,"type":"article-journal","title":"Bacterial Community Variation in Human Body Habitats Across Space and Time","container-title":"Science","page":"1694 -1697","volume":"326","issue":"5960","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author":[{"family":"Costello","given":"Elizabeth K."},{"family":"Lauber","given":"Christian L."},{"family":"Hamady","given":"Micah"},{"family":"Fierer","given":"Noah"},{"family":"Gordon","given":"Jeffrey I."},{"family":"Knight","given":"Rob"}],"issued":{"date-parts":[["2009",12,18]]}}}],"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3]</w:t>
            </w:r>
            <w:r w:rsidRPr="004712D2">
              <w:rPr>
                <w:rFonts w:ascii="Times New Roman" w:eastAsia="Times New Roman" w:hAnsi="Times New Roman"/>
                <w:color w:val="000000"/>
                <w:lang w:val="en-US" w:eastAsia="fr-FR"/>
              </w:rPr>
              <w:fldChar w:fldCharType="end"/>
            </w:r>
          </w:p>
        </w:tc>
      </w:tr>
      <w:tr w:rsidR="00D251E5" w:rsidRPr="004712D2" w:rsidTr="00EB1078">
        <w:trPr>
          <w:trHeight w:val="12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Micrococcus</w:t>
            </w:r>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2 ±0,08</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8 ±0,02</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4yvLMwkV","properties":{"formattedCitation":"[3]","plainCitation":"[3]"},"citationItems":[{"id":104,"uris":["http://zotero.org/users/local/bZWIwdhM/items/HC9FP7P7","http://zotero.org/users/local/bZWIwdhM/items/4952N8JK"],"uri":["http://zotero.org/users/local/bZWIwdhM/items/HC9FP7P7","http://zotero.org/users/local/bZWIwdhM/items/4952N8JK"],"itemData":{"id":104,"type":"article-journal","title":"Bacterial Community Variation in Human Body Habitats Across Space and Time","container-title":"Science","page":"1694 -1697","volume":"326","issue":"5960","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author":[{"family":"Costello","given":"Elizabeth K."},{"family":"Lauber","given":"Christian L."},{"family":"Hamady","given":"Micah"},{"family":"Fierer","given":"Noah"},{"family":"Gordon","given":"Jeffrey I."},{"family":"Knight","given":"Rob"}],"issued":{"date-parts":[["2009",12,18]]}}}],"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3]</w:t>
            </w:r>
            <w:r w:rsidRPr="004712D2">
              <w:rPr>
                <w:rFonts w:ascii="Times New Roman" w:eastAsia="Times New Roman" w:hAnsi="Times New Roman"/>
                <w:color w:val="000000"/>
                <w:lang w:val="en-US" w:eastAsia="fr-FR"/>
              </w:rPr>
              <w:fldChar w:fldCharType="end"/>
            </w:r>
          </w:p>
        </w:tc>
      </w:tr>
      <w:tr w:rsidR="00D251E5" w:rsidRPr="004712D2" w:rsidTr="00EB1078">
        <w:trPr>
          <w:trHeight w:val="6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Kocuria</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17 ±0,02</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6 ±0,01</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xAbqJIaT","properties":{"formattedCitation":"[6]","plainCitation":"[6]"},"citationItems":[{"id":101,"uris":["http://zotero.org/users/local/bZWIwdhM/items/QCU4V8GT"],"uri":["http://zotero.org/users/local/bZWIwdhM/items/QCU4V8GT"],"itemData":{"id":101,"type":"article-journal","title":"Molecular analysis of human forearm superficial skin bacterial biota","container-title":"Proceedings of the National Academy of Sciences","page":"2927 -2932","volume":"104","issue":"8","abstract":"The microbial ecology of human skin is complex, but little is known about its species composition. We examined the diversity of the skin biota from the superficial volar left and right forearms in six healthy subjects using broad-range small subunit rRNA genes (16S rDNA) PCR-based sequencing of randomly selected clones. For the initial 1,221 clones analyzed, 182 species-level operational taxonomic units (SLOTUs) belonging to eight phyla were identified, estimated as 74.0% [95% confidence interval (C.I.), ≈64.8–77.9%] of the SLOTUs in this ecosystem; 48.0 ± 12.2 SLOTUs were found in each subject. Three phyla (Actinobacteria, Firmicutes, and Proteobacteria) accounted for 94.6% of the clones. Most (85.3%) of the bacterial sequences corresponded to known and cultivated species, but 98 (8.0%) clones, comprising 30 phylotypes, had &lt;97% similarity to prior database sequences. Only 6 (6.6%) of the 91 genera and 4 (2.2%) of the 182 SLOTUs, respectively, were found in all six subjects. Analysis of 817 clones obtained 8–10 months later from four subjects showed additional phyla (numbering 2), genera (numbering 28), and SLOTUs (numbering 65). Only four (3.4%) of the 119 genera (Propionibacteria, Corynebacteria, Staphylococcus, and Streptococcus) were observed in each subject tested twice, but these genera represented 54.4% of all clones. These results show that the bacterial biota in normal superficial skin is highly diverse, with few well conserved and well represented genera, but otherwise low-level interpersonal consensus.","DOI":"10.1073/pnas.0607077104","author":[{"family":"Gao","given":"Zhan"},{"family":"Tseng","given":"Chi-hong"},{"family":"Pei","given":"Zhiheng"},{"family":"Blaser","given":"Martin J."}],"issued":{"date-parts":[["2007",2,20]]}}}],"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6]</w:t>
            </w:r>
            <w:r w:rsidRPr="004712D2">
              <w:rPr>
                <w:rFonts w:ascii="Times New Roman" w:eastAsia="Times New Roman" w:hAnsi="Times New Roman"/>
                <w:color w:val="000000"/>
                <w:lang w:val="en-US" w:eastAsia="fr-FR"/>
              </w:rPr>
              <w:fldChar w:fldCharType="end"/>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Cyanothece</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2 ±0,02</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17 ±0,04</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 </w:t>
            </w:r>
          </w:p>
        </w:tc>
      </w:tr>
      <w:tr w:rsidR="00D251E5" w:rsidRPr="004712D2" w:rsidTr="00EB1078">
        <w:trPr>
          <w:trHeight w:val="9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lastRenderedPageBreak/>
              <w:t>Eremococcus</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14 ±0,00</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 ±0,00</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x64LpH4a","properties":{"formattedCitation":"[6]","plainCitation":"[6]"},"citationItems":[{"id":101,"uris":["http://zotero.org/users/local/bZWIwdhM/items/QCU4V8GT"],"uri":["http://zotero.org/users/local/bZWIwdhM/items/QCU4V8GT"],"itemData":{"id":101,"type":"article-journal","title":"Molecular analysis of human forearm superficial skin bacterial biota","container-title":"Proceedings of the National Academy of Sciences","page":"2927 -2932","volume":"104","issue":"8","abstract":"The microbial ecology of human skin is complex, but little is known about its species composition. We examined the diversity of the skin biota from the superficial volar left and right forearms in six healthy subjects using broad-range small subunit rRNA genes (16S rDNA) PCR-based sequencing of randomly selected clones. For the initial 1,221 clones analyzed, 182 species-level operational taxonomic units (SLOTUs) belonging to eight phyla were identified, estimated as 74.0% [95% confidence interval (C.I.), ≈64.8–77.9%] of the SLOTUs in this ecosystem; 48.0 ± 12.2 SLOTUs were found in each subject. Three phyla (Actinobacteria, Firmicutes, and Proteobacteria) accounted for 94.6% of the clones. Most (85.3%) of the bacterial sequences corresponded to known and cultivated species, but 98 (8.0%) clones, comprising 30 phylotypes, had &lt;97% similarity to prior database sequences. Only 6 (6.6%) of the 91 genera and 4 (2.2%) of the 182 SLOTUs, respectively, were found in all six subjects. Analysis of 817 clones obtained 8–10 months later from four subjects showed additional phyla (numbering 2), genera (numbering 28), and SLOTUs (numbering 65). Only four (3.4%) of the 119 genera (Propionibacteria, Corynebacteria, Staphylococcus, and Streptococcus) were observed in each subject tested twice, but these genera represented 54.4% of all clones. These results show that the bacterial biota in normal superficial skin is highly diverse, with few well conserved and well represented genera, but otherwise low-level interpersonal consensus.","DOI":"10.1073/pnas.0607077104","author":[{"family":"Gao","given":"Zhan"},{"family":"Tseng","given":"Chi-hong"},{"family":"Pei","given":"Zhiheng"},{"family":"Blaser","given":"Martin J."}],"issued":{"date-parts":[["2007",2,20]]}}}],"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6]</w:t>
            </w:r>
            <w:r w:rsidRPr="004712D2">
              <w:rPr>
                <w:rFonts w:ascii="Times New Roman" w:eastAsia="Times New Roman" w:hAnsi="Times New Roman"/>
                <w:color w:val="000000"/>
                <w:lang w:val="en-US" w:eastAsia="fr-FR"/>
              </w:rPr>
              <w:fldChar w:fldCharType="end"/>
            </w:r>
          </w:p>
        </w:tc>
      </w:tr>
      <w:tr w:rsidR="00D251E5" w:rsidRPr="004712D2" w:rsidTr="00EB1078">
        <w:trPr>
          <w:trHeight w:val="6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Coprobacillus</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3 ±0,01</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14 ±0,03</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 </w:t>
            </w:r>
          </w:p>
        </w:tc>
      </w:tr>
      <w:tr w:rsidR="00D251E5" w:rsidRPr="004712D2" w:rsidTr="00EB1078">
        <w:trPr>
          <w:trHeight w:val="12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Arthrobacter</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13 ±0,07</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3 ±0,02</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 </w:t>
            </w:r>
          </w:p>
        </w:tc>
      </w:tr>
      <w:tr w:rsidR="00D251E5" w:rsidRPr="004712D2" w:rsidTr="00EB1078">
        <w:trPr>
          <w:trHeight w:val="1220"/>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proofErr w:type="spellStart"/>
            <w:r w:rsidRPr="004712D2">
              <w:rPr>
                <w:rFonts w:ascii="Times New Roman" w:eastAsia="Times New Roman" w:hAnsi="Times New Roman"/>
                <w:color w:val="000000"/>
                <w:lang w:val="en-US" w:eastAsia="fr-FR"/>
              </w:rPr>
              <w:t>Actinomyces</w:t>
            </w:r>
            <w:proofErr w:type="spellEnd"/>
          </w:p>
        </w:tc>
        <w:tc>
          <w:tcPr>
            <w:tcW w:w="16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1 ±0,01</w:t>
            </w:r>
          </w:p>
        </w:tc>
        <w:tc>
          <w:tcPr>
            <w:tcW w:w="17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0,07 ±0,01</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t>+</w:t>
            </w:r>
          </w:p>
        </w:tc>
        <w:tc>
          <w:tcPr>
            <w:tcW w:w="1300" w:type="dxa"/>
            <w:tcBorders>
              <w:top w:val="nil"/>
              <w:left w:val="nil"/>
              <w:bottom w:val="single" w:sz="4" w:space="0" w:color="auto"/>
              <w:right w:val="single" w:sz="4" w:space="0" w:color="auto"/>
            </w:tcBorders>
            <w:shd w:val="clear" w:color="auto" w:fill="auto"/>
            <w:vAlign w:val="center"/>
            <w:hideMark/>
          </w:tcPr>
          <w:p w:rsidR="00D251E5" w:rsidRPr="004712D2" w:rsidRDefault="00D251E5" w:rsidP="00EB1078">
            <w:pPr>
              <w:spacing w:after="0"/>
              <w:jc w:val="center"/>
              <w:rPr>
                <w:rFonts w:ascii="Times New Roman" w:eastAsia="Times New Roman" w:hAnsi="Times New Roman"/>
                <w:color w:val="000000"/>
                <w:lang w:val="en-US" w:eastAsia="fr-FR"/>
              </w:rPr>
            </w:pPr>
            <w:r w:rsidRPr="004712D2">
              <w:rPr>
                <w:rFonts w:ascii="Times New Roman" w:eastAsia="Times New Roman" w:hAnsi="Times New Roman"/>
                <w:color w:val="000000"/>
                <w:lang w:val="en-US" w:eastAsia="fr-FR"/>
              </w:rPr>
              <w:fldChar w:fldCharType="begin"/>
            </w:r>
            <w:r>
              <w:rPr>
                <w:rFonts w:ascii="Times New Roman" w:eastAsia="Times New Roman" w:hAnsi="Times New Roman"/>
                <w:color w:val="000000"/>
                <w:lang w:val="en-US" w:eastAsia="fr-FR"/>
              </w:rPr>
              <w:instrText xml:space="preserve"> ADDIN ZOTERO_ITEM CSL_CITATION {"citationID":"iJ8TfpMF","properties":{"formattedCitation":"[3]","plainCitation":"[3]"},"citationItems":[{"id":104,"uris":["http://zotero.org/users/local/bZWIwdhM/items/HC9FP7P7","http://zotero.org/users/local/bZWIwdhM/items/4952N8JK"],"uri":["http://zotero.org/users/local/bZWIwdhM/items/HC9FP7P7","http://zotero.org/users/local/bZWIwdhM/items/4952N8JK"],"itemData":{"id":104,"type":"article-journal","title":"Bacterial Community Variation in Human Body Habitats Across Space and Time","container-title":"Science","page":"1694 -1697","volume":"326","issue":"5960","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DOI":"10.1126/science.1177486","author":[{"family":"Costello","given":"Elizabeth K."},{"family":"Lauber","given":"Christian L."},{"family":"Hamady","given":"Micah"},{"family":"Fierer","given":"Noah"},{"family":"Gordon","given":"Jeffrey I."},{"family":"Knight","given":"Rob"}],"issued":{"date-parts":[["2009",12,18]]}}}],"schema":"https://github.com/citation-style-language/schema/raw/master/csl-citation.json"} </w:instrText>
            </w:r>
            <w:r w:rsidRPr="004712D2">
              <w:rPr>
                <w:rFonts w:ascii="Times New Roman" w:eastAsia="Times New Roman" w:hAnsi="Times New Roman"/>
                <w:color w:val="000000"/>
                <w:lang w:val="en-US" w:eastAsia="fr-FR"/>
              </w:rPr>
              <w:fldChar w:fldCharType="separate"/>
            </w:r>
            <w:r>
              <w:rPr>
                <w:rFonts w:ascii="Times New Roman" w:hAnsi="Times New Roman"/>
                <w:color w:val="000000"/>
                <w:vertAlign w:val="superscript"/>
                <w:lang w:val="en-US"/>
              </w:rPr>
              <w:t>[3]</w:t>
            </w:r>
            <w:r w:rsidRPr="004712D2">
              <w:rPr>
                <w:rFonts w:ascii="Times New Roman" w:eastAsia="Times New Roman" w:hAnsi="Times New Roman"/>
                <w:color w:val="000000"/>
                <w:lang w:val="en-US" w:eastAsia="fr-FR"/>
              </w:rPr>
              <w:fldChar w:fldCharType="end"/>
            </w:r>
          </w:p>
        </w:tc>
      </w:tr>
    </w:tbl>
    <w:p w:rsidR="00D251E5" w:rsidRDefault="00D251E5" w:rsidP="00D251E5">
      <w:pPr>
        <w:rPr>
          <w:rFonts w:ascii="Times New Roman" w:hAnsi="Times New Roman"/>
          <w:lang w:val="en-US"/>
        </w:rPr>
      </w:pPr>
    </w:p>
    <w:p w:rsidR="00D251E5" w:rsidRPr="004712D2" w:rsidRDefault="00D251E5" w:rsidP="00D251E5">
      <w:pPr>
        <w:rPr>
          <w:rFonts w:ascii="Times New Roman" w:hAnsi="Times New Roman"/>
          <w:lang w:val="en-US"/>
        </w:rPr>
      </w:pPr>
      <w:r>
        <w:rPr>
          <w:rFonts w:ascii="Times New Roman" w:hAnsi="Times New Roman"/>
          <w:lang w:val="en-US"/>
        </w:rPr>
        <w:t>Bibliography:</w:t>
      </w:r>
    </w:p>
    <w:p w:rsidR="00D251E5" w:rsidRPr="004712D2" w:rsidRDefault="00D251E5" w:rsidP="00D251E5">
      <w:pPr>
        <w:widowControl w:val="0"/>
        <w:autoSpaceDE w:val="0"/>
        <w:autoSpaceDN w:val="0"/>
        <w:adjustRightInd w:val="0"/>
        <w:rPr>
          <w:rFonts w:ascii="Times New Roman" w:hAnsi="Times New Roman"/>
          <w:lang w:val="en-US"/>
        </w:rPr>
      </w:pPr>
      <w:r w:rsidRPr="004712D2">
        <w:rPr>
          <w:rFonts w:ascii="Times New Roman" w:hAnsi="Times New Roman"/>
          <w:lang w:val="en-US"/>
        </w:rPr>
        <w:t>3.</w:t>
      </w:r>
      <w:r w:rsidRPr="004712D2">
        <w:rPr>
          <w:rFonts w:ascii="Times New Roman" w:hAnsi="Times New Roman"/>
          <w:lang w:val="en-US"/>
        </w:rPr>
        <w:tab/>
        <w:t xml:space="preserve">Costello, E. K. </w:t>
      </w:r>
      <w:r w:rsidRPr="004712D2">
        <w:rPr>
          <w:rFonts w:ascii="Times New Roman" w:hAnsi="Times New Roman"/>
          <w:i/>
          <w:iCs/>
          <w:lang w:val="en-US"/>
        </w:rPr>
        <w:t>et al.</w:t>
      </w:r>
      <w:r w:rsidRPr="004712D2">
        <w:rPr>
          <w:rFonts w:ascii="Times New Roman" w:hAnsi="Times New Roman"/>
          <w:lang w:val="en-US"/>
        </w:rPr>
        <w:t xml:space="preserve"> Bacterial Community Variation in Human Body Habitats Across Space and Time. </w:t>
      </w:r>
      <w:r w:rsidRPr="004712D2">
        <w:rPr>
          <w:rFonts w:ascii="Times New Roman" w:hAnsi="Times New Roman"/>
          <w:i/>
          <w:iCs/>
          <w:lang w:val="en-US"/>
        </w:rPr>
        <w:t>Science</w:t>
      </w:r>
      <w:r w:rsidRPr="004712D2">
        <w:rPr>
          <w:rFonts w:ascii="Times New Roman" w:hAnsi="Times New Roman"/>
          <w:lang w:val="en-US"/>
        </w:rPr>
        <w:t xml:space="preserve"> </w:t>
      </w:r>
      <w:r w:rsidRPr="004712D2">
        <w:rPr>
          <w:rFonts w:ascii="Times New Roman" w:hAnsi="Times New Roman"/>
          <w:b/>
          <w:bCs/>
          <w:lang w:val="en-US"/>
        </w:rPr>
        <w:t>326</w:t>
      </w:r>
      <w:r w:rsidRPr="004712D2">
        <w:rPr>
          <w:rFonts w:ascii="Times New Roman" w:hAnsi="Times New Roman"/>
          <w:lang w:val="en-US"/>
        </w:rPr>
        <w:t>, 1694 –1697 (2009).</w:t>
      </w:r>
    </w:p>
    <w:p w:rsidR="00D251E5" w:rsidRPr="004712D2" w:rsidRDefault="00D251E5" w:rsidP="00D251E5">
      <w:pPr>
        <w:widowControl w:val="0"/>
        <w:autoSpaceDE w:val="0"/>
        <w:autoSpaceDN w:val="0"/>
        <w:adjustRightInd w:val="0"/>
        <w:rPr>
          <w:rFonts w:ascii="Times New Roman" w:hAnsi="Times New Roman"/>
          <w:lang w:val="en-US"/>
        </w:rPr>
      </w:pPr>
      <w:r w:rsidRPr="004712D2">
        <w:rPr>
          <w:rFonts w:ascii="Times New Roman" w:hAnsi="Times New Roman"/>
          <w:lang w:val="en-US"/>
        </w:rPr>
        <w:t>6.</w:t>
      </w:r>
      <w:r w:rsidRPr="004712D2">
        <w:rPr>
          <w:rFonts w:ascii="Times New Roman" w:hAnsi="Times New Roman"/>
          <w:lang w:val="en-US"/>
        </w:rPr>
        <w:tab/>
      </w:r>
      <w:proofErr w:type="spellStart"/>
      <w:r w:rsidRPr="004712D2">
        <w:rPr>
          <w:rFonts w:ascii="Times New Roman" w:hAnsi="Times New Roman"/>
          <w:lang w:val="en-US"/>
        </w:rPr>
        <w:t>Gao</w:t>
      </w:r>
      <w:proofErr w:type="spellEnd"/>
      <w:r w:rsidRPr="004712D2">
        <w:rPr>
          <w:rFonts w:ascii="Times New Roman" w:hAnsi="Times New Roman"/>
          <w:lang w:val="en-US"/>
        </w:rPr>
        <w:t xml:space="preserve">, Z., Tseng, C., Pei, Z. &amp; </w:t>
      </w:r>
      <w:proofErr w:type="spellStart"/>
      <w:r w:rsidRPr="004712D2">
        <w:rPr>
          <w:rFonts w:ascii="Times New Roman" w:hAnsi="Times New Roman"/>
          <w:lang w:val="en-US"/>
        </w:rPr>
        <w:t>Blaser</w:t>
      </w:r>
      <w:proofErr w:type="spellEnd"/>
      <w:r w:rsidRPr="004712D2">
        <w:rPr>
          <w:rFonts w:ascii="Times New Roman" w:hAnsi="Times New Roman"/>
          <w:lang w:val="en-US"/>
        </w:rPr>
        <w:t xml:space="preserve">, M. J. Molecular analysis of human forearm superficial skin bacterial biota. </w:t>
      </w:r>
      <w:r w:rsidRPr="004712D2">
        <w:rPr>
          <w:rFonts w:ascii="Times New Roman" w:hAnsi="Times New Roman"/>
          <w:i/>
          <w:iCs/>
          <w:lang w:val="en-US"/>
        </w:rPr>
        <w:t>Proceedings of the National Academy of Sciences</w:t>
      </w:r>
      <w:r w:rsidRPr="004712D2">
        <w:rPr>
          <w:rFonts w:ascii="Times New Roman" w:hAnsi="Times New Roman"/>
          <w:lang w:val="en-US"/>
        </w:rPr>
        <w:t xml:space="preserve"> </w:t>
      </w:r>
      <w:r w:rsidRPr="004712D2">
        <w:rPr>
          <w:rFonts w:ascii="Times New Roman" w:hAnsi="Times New Roman"/>
          <w:b/>
          <w:bCs/>
          <w:lang w:val="en-US"/>
        </w:rPr>
        <w:t>104</w:t>
      </w:r>
      <w:r w:rsidRPr="004712D2">
        <w:rPr>
          <w:rFonts w:ascii="Times New Roman" w:hAnsi="Times New Roman"/>
          <w:lang w:val="en-US"/>
        </w:rPr>
        <w:t>, 2927 –2932 (2007).</w:t>
      </w:r>
    </w:p>
    <w:p w:rsidR="00377722" w:rsidRDefault="00377722">
      <w:bookmarkStart w:id="0" w:name="_GoBack"/>
      <w:bookmarkEnd w:id="0"/>
    </w:p>
    <w:sectPr w:rsidR="00377722" w:rsidSect="00377722">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51E5"/>
    <w:rsid w:val="00377722"/>
    <w:rsid w:val="00D251E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CF8E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51E5"/>
    <w:rPr>
      <w:rFonts w:ascii="Cambria" w:eastAsia="MS Mincho" w:hAnsi="Cambria"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51E5"/>
    <w:rPr>
      <w:rFonts w:ascii="Cambria" w:eastAsia="MS Mincho" w:hAnsi="Cambria"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778</Words>
  <Characters>20782</Characters>
  <Application>Microsoft Macintosh Word</Application>
  <DocSecurity>0</DocSecurity>
  <Lines>173</Lines>
  <Paragraphs>49</Paragraphs>
  <ScaleCrop>false</ScaleCrop>
  <Company>Ecole Centrale de Lyon</Company>
  <LinksUpToDate>false</LinksUpToDate>
  <CharactersWithSpaces>24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an Mathieu</dc:creator>
  <cp:keywords/>
  <dc:description/>
  <cp:lastModifiedBy>Alban Mathieu</cp:lastModifiedBy>
  <cp:revision>1</cp:revision>
  <dcterms:created xsi:type="dcterms:W3CDTF">2013-02-07T16:46:00Z</dcterms:created>
  <dcterms:modified xsi:type="dcterms:W3CDTF">2013-02-07T16:46:00Z</dcterms:modified>
</cp:coreProperties>
</file>